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61D17" w:rsidRPr="00814F4B" w:rsidRDefault="00F61D17" w:rsidP="00F61D17">
      <w:pPr>
        <w:pStyle w:val="Heading1"/>
        <w:spacing w:line="480" w:lineRule="auto"/>
        <w:jc w:val="center"/>
        <w:rPr>
          <w:rFonts w:cs="Times New Roman"/>
          <w:szCs w:val="24"/>
        </w:rPr>
      </w:pPr>
      <w:bookmarkStart w:id="0" w:name="_GoBack"/>
      <w:bookmarkEnd w:id="0"/>
      <w:r w:rsidRPr="00814F4B">
        <w:rPr>
          <w:rFonts w:cs="Times New Roman"/>
          <w:szCs w:val="24"/>
        </w:rPr>
        <w:t>DAFTAR PUSTAKA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14F4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14F4B">
        <w:rPr>
          <w:rFonts w:ascii="Times New Roman" w:hAnsi="Times New Roman" w:cs="Times New Roman"/>
          <w:sz w:val="24"/>
          <w:szCs w:val="24"/>
        </w:rPr>
        <w:fldChar w:fldCharType="separate"/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Chadijah, S. (2023). Pemanfaatan Media Pembelajaran Dalam Meningkatkan Mutu Pembelajaran Bahasa Indonesi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l-Amar: Ekonomi Syariah, Perbankan Syariah, Agama Islam, Manajemen Dan Pendidik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25–137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Charismana, D. S., Retnawati, H., &amp; Dhewantoro, H. N. S. (2022). Motivasi Belajar Dan Prestasi Belajar Pada Mata Pelajaran Ppkn Di Indonesia: Kajian Analisis Met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hineka Tunggal Ika: Kajian Teori Dan Praktik Pendidikan PK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99–113. https://doi.org/10.36706/jbti.v9i2.18333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rlangga, D., &amp; Oktavianty, H. (2024). Formulasi Pembuatan Hand &amp; Body Lotion dari Asam Stearat dengan Penambahan Ekstrak Defect Roasted Bea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Social Science Research Volume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5942–5951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adlan, Z. (2024). Analisis Wacana Kritis Model Teun a. Van Dijk Dalam Lirik Lagu Â€Œpara Pencari Karya Enda Ungu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alektika Komunika: Jurnal Kajian Komunikasi Dan Pembangunan Daera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158–167. https://doi.org/10.33592/dk.v11i2.4466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Firmansyah, A. (2020). Strategi Komunikasi Pemasaran dalam Iklan Media Sosial. Jakarta: Penerbit Mandiri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kim, L. (2020). Analisis Kurikulum 2013 Dalam Membantu Peningkatan Kecerdasan Sisw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u Pendidikan Islam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9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–38. http://ejournal.kopertais4.or.id/pantura/index.php/jipi/article/view/3636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rdianto, M., Rachmat, A. Z., &amp; Jasma, S. (2021). Manajemen Pemberdayaan Bidang Ekonomi di Masjid Baitul Atieq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Lifelong Learn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126–132. https://doi.org/10.33369/joll.4.2.126-132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usnullail, M., Risnita, Jailani, M. S., &amp; Asbui. (2024). Teknik Pemeriksaan Keabsahan Data Dalam Riset lmiah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Genta Mul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5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0), 1–23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rmayanti, M., Rosalinda, S., &amp; Widyasanti, A. (2021). Formulasi </w:t>
      </w:r>
      <w:r w:rsidRPr="00735F2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Handbody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Lotion (Setil Alkohol dan Karagenan) dengan Penambahan Ekstrak Kelopak Rosel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ot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5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47. https://doi.org/10.24198/jt.vol15n1.8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Islam, U., &amp; Walisongo, N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spek Linguistik Dalam Wacana Persuasif Poligami Di Media Sosial ( Analisis Pada Akun Instagram @ COACH . HAFIDIN ) Chyndy Febrindasari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. 28–30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ta Suryani, Horidatul Bakiyah, M. I. (2020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trategi public relations Pt honda megatama kapuk dalam costumer relation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1–9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ulianda, B., &amp; Amir, A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Struktur dan Kalimat Persuasif dalam Teks Persuasi Karya Siswa Kelas XI SMA Pertiwi 1 Pada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41149–41155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unadi, S., &amp; Hidayanti, N. (2022). Analisis Wacana Pada Buku Jakarta Cairo Karya Muhammad Bisri Ihwa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EROK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81–94. https://doi.org/10.30739/peneroka.v2i1.1367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ristianingsih, I., Kurniawati, E., &amp; Lestari, T. P. (2022). Sosialisasi dan Pelatihan Pembuatan Hand Body Lotion Dengan Memanfaatkan Lidah Buaya Untuk Pelembab Kulit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Community Engagement and Employment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38–44. http://ojs.iik.ac.id/index.php/JCEE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uswalabirama, T. M. R., &amp; Widodo, A. (2024). Pengaruh Pembuatan Konten Instagram Terhadap Keputusan Pembelian Melalui Iklan Sebagai Variabel Mediasi Pada E-Course Kang Aviv Institute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MBI UNSRAT (Jurnal Ilmiah Manajemen Bisnis Dan Inovasi Universitas Sam Ratulangi).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725–743. https://doi.org/10.35794/jmbi.v11i1.55115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ee Robert, &amp; Evyanto Winda. (2022). Pengaruh Harga, Iklan Dan Kualitas Pelayanan Terhadap Keputusan Pembelian Pelumas Pada  Pt Jumbo Power International Batam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Ekonomi Dan Bisni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031–103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hirah, L. (2023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knik Persuasi Produk Susu Bayi Dalam Iklan Prancis= Persuasion Techniques of Baby Milk Products in French Advertisement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. Universitas Hasanuddin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hammad Ibnu Mubarok, O., Abdul Matin, R., Safaat, S., Studi Pendidikan Agama Islam, P., &amp; Riyadhul Jannah, S. (2024). http://bajangjournal.com/index.php/ Joel Metode Pembelajaran Bahasa Indonesia Di Sekolah Dasar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Online) Journal of Educational and Language Researc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6), 2807–2937. http://bajangjournal.com/index.php/JOEL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Nadia, V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Wacana Persuasif Pada Iklan Facial Wash Dan Relevansinya Dalam Pembelajaran Bahasa Indonesia Kelas VIII DI SMP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. Universiitas Islam Negeri Sultan Syarif Kasim Riau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draha, A. B., Telaumbanua, Y., &amp; Toyib, H. (2022). Kolaborasi Sumber Daya Manusia Dalam Pencapaian Target Dan Sasaran Kinerja Lkpj Pada Dinas Ketahanan Pangan, Pertanian Dan Perikanan Kabupaten Nias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Collaborative of Human Resources in Achieving Lkpj Targets and Performance Goals At Dinas Ketahanan Pangan Pertanian Dan Perikanan of Nias Regency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4), 1508–1516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dewi, N. (2022). Implementasi Personal Branding Smart Asn Perwujudan Bangga Melayani Di Provinsi Maluku Utar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ENTRI: Jurnal Riset Ilmia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297–303. https://doi.org/10.55681/sentri.v1i2.235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yapo, R. W., &amp; Saiahainenia, S. (2022). Pengaruh Iklan dan Enndorser terhadap Kesadaran Merek dan Hubungan dengan Keputusan Pembelian Ayam Geprek Bensu di Kota Ambo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didikan Dan Konsel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5), 1338–1348. https://core.ac.uk/download/pdf/322599509.pdf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ipit Muliyah, Dyah Aminatun, Sukma Septian Nasution, Tommy Hastomo, Setiana Sri Wahyuni Sitepu, T. (2020). No Title No Title No Title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GEEJ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spita, P. N., Samingin, F., &amp; Ekawati, M. (2019). Jenis-Jenis Wacana pada Artikel Surat Kabar Suara Merdeka Edisi September dan Oktober 2018 sebagai Materi Ajar Pembelajaran Bahasa Indonesia di SM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petisi:Riset Pendidikan Bahasa Dan Sastra Indones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33–43. http://jom.untidar.ac.id/index.php/repetisi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tri, U. A., Siagian, I., &amp; Masyarakat, I. L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acana Persuasif Pada Poster Ikl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9077–9082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ri, Y., &amp; Samaya, D. (2021). Analisis Wacana Persuasif Iklan Produk Kecantikan Pada Media &lt;Em&gt;Online Tribun Sumsel&lt;/Em&gt; Dan Implikasinya Terhadap Pembelajaran Bahasa Indonesi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Didactique Bahasa Indones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59. https://doi.org/10.52333/didactique.v2i2.873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Safrudin, R., Zulfamanna, Kustati, M., &amp; Sepriyanti, N. (2023). Penelitian Kualitatif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Social Science Researc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1–15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hartatik, S., Effendy, M. H., Putikadyanto, A. P. A., &amp; Sultan, S. (2024). Potret Tubuh Perempuan dalam Iklan Body Lotion: Analisis Wacana Kritis Norman Fairclough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GHANCARAN: Jurnal Pendidikan Bahasa Dan Sastra Indones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227–242. https://doi.org/10.19105/ghancaran.v6i1.14330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ksma, S. N., &amp; Parnaningroem, D. W. (2022). Fungsi dan makna persuasif dalam iklan pariwisat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-Journal Identitaet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rahman, E., Satrio, A., &amp; Sofyan, H. (2020). Kajian teori dalam penelitia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ajian Teknologi Pendidik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49–5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inggi Siang Malam Yang Beredar Di Kota Kediri Dengan Metode Spektrofotometri Uv-Vis Dila Agustina, D., Fery Yuniarto, P., An Nisa Sukmawati, D., &amp; Bin AbdKadir, M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Kandungan Hidrokuinon Pada Handbody Lotion Whiten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35–4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le, M. Y., Kusumaningtyas, L. E., &amp; Widyaningrum, R. (2023). Studi Analisis Kemampuan Membaca dan Menulis peserta Didik Kelas II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idya Wacan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–2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tami, A. (2021). Bab Ii Kajian Teori Dan Kerangka Pemikiran - Repo Unpas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Repository.Unpas.Ac.Id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10–44. http://repository.unpas.ac.id/43291/3/BAB II.pdf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joseno, A., Wijiastuti, S., &amp; Purwanto, A. (2021). Pengaruh Visualisasi Iklan Tv Terhadap Keputusan Pembelian Makanan “Produk Indofood” Pada Masyarakat Desa Ngreden Kecamatan Wonosari Kabupaten Klate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Ganeshwar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. https://doi.org/10.36728/jg.v1i2.1552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Yunita, N., Rahmalia, S., &amp; Najmudin, O. (2024). Kohesi Leksikal pada Wacana Cerita Pendek Bahasa Jepang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Bahasa As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7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8–1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Zidan, M. M., &amp; Khasanah, U. (2023). Gaya Bahasa dan Fungsi Iklan pada Majalah LifeWear Uniqlo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ceeding of Undergraduate Conference on Literature, Linguistic, and Cultural Studie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437–474. https://doi.org/10.30996/uncollcs.v2i1.2478</w:t>
      </w:r>
    </w:p>
    <w:p w:rsidR="00F61D17" w:rsidRDefault="00F61D17" w:rsidP="00F61D1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14F4B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14F4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14F4B">
        <w:rPr>
          <w:rFonts w:ascii="Times New Roman" w:hAnsi="Times New Roman" w:cs="Times New Roman"/>
          <w:sz w:val="24"/>
          <w:szCs w:val="24"/>
        </w:rPr>
        <w:fldChar w:fldCharType="separate"/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Chadijah, S. (2023). Pemanfaatan Media Pembelajaran Dalam Meningkatkan Mutu Pembelajaran Bahasa Indonesi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l-Amar: Ekonomi Syariah, Perbankan Syariah, Agama Islam, Manajemen Dan Pendidik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25–137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Charismana, D. S., Retnawati, H., &amp; Dhewantoro, H. N. S. (2022). Motivasi Belajar Dan Prestasi Belajar Pada Mata Pelajaran Ppkn Di Indonesia: Kajian Analisis Met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hineka Tunggal Ika: Kajian Teori Dan Praktik Pendidikan PK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99–113. https://doi.org/10.36706/jbti.v9i2.18333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rlangga, D., &amp; Oktavianty, H. (2024). Formulasi Pembuatan Hand &amp; Body Lotion dari Asam Stearat dengan Penambahan Ekstrak Defect Roasted Bea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Social Science Research Volume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5942–5951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adlan, Z. (2024). Analisis Wacana Kritis Model Teun a. Van Dijk Dalam Lirik Lagu Â€Œpara Pencari Karya Enda Ungu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alektika Komunika: Jurnal Kajian Komunikasi Dan Pembangunan Daera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158–167. https://doi.org/10.33592/dk.v11i2.4466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Firmansyah, A. (2020). Strategi Komunikasi Pemasaran dalam Iklan Media Sosial. Jakarta: Penerbit Mandiri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kim, L. (2020). Analisis Kurikulum 2013 Dalam Membantu Peningkatan Kecerdasan Sisw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u Pendidikan Islam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9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–38. http://ejournal.kopertais4.or.id/pantura/index.php/jipi/article/view/3636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rdianto, M., Rachmat, A. Z., &amp; Jasma, S. (2021). Manajemen Pemberdayaan Bidang Ekonomi di Masjid Baitul Atieq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Lifelong Learn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126–132. https://doi.org/10.33369/joll.4.2.126-132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usnullail, M., Risnita, Jailani, M. S., &amp; Asbui. (2024). Teknik Pemeriksaan Keabsahan Data Dalam Riset lmiah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Genta Mul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5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0), 1–23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rmayanti, M., Rosalinda, S., &amp; Widyasanti, A. (2021). Formulasi </w:t>
      </w:r>
      <w:r w:rsidRPr="00735F2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Handbody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Lotion (Setil Alkohol dan Karagenan) dengan Penambahan Ekstrak Kelopak Rosel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ot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5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47. https://doi.org/10.24198/jt.vol15n1.8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Islam, U., &amp; Walisongo, N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spek Linguistik Dalam Wacana Persuasif Poligami Di Media Sosial ( Analisis Pada Akun Instagram @ COACH . HAFIDIN ) Chyndy Febrindasari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. 28–30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ta Suryani, Horidatul Bakiyah, M. I. (2020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trategi public relations Pt honda megatama kapuk dalam costumer relation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1–9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ulianda, B., &amp; Amir, A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Struktur dan Kalimat Persuasif dalam Teks Persuasi Karya Siswa Kelas XI SMA Pertiwi 1 Pada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41149–41155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unadi, S., &amp; Hidayanti, N. (2022). Analisis Wacana Pada Buku Jakarta Cairo Karya Muhammad Bisri Ihwa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EROK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81–94. https://doi.org/10.30739/peneroka.v2i1.1367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ristianingsih, I., Kurniawati, E., &amp; Lestari, T. P. (2022). Sosialisasi dan Pelatihan Pembuatan Hand Body Lotion Dengan Memanfaatkan Lidah Buaya Untuk Pelembab Kulit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Community Engagement and Employment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38–44. http://ojs.iik.ac.id/index.php/JCEE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uswalabirama, T. M. R., &amp; Widodo, A. (2024). Pengaruh Pembuatan Konten Instagram Terhadap Keputusan Pembelian Melalui Iklan Sebagai Variabel Mediasi Pada E-Course Kang Aviv Institute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MBI UNSRAT (Jurnal Ilmiah Manajemen Bisnis Dan Inovasi Universitas Sam Ratulangi).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725–743. https://doi.org/10.35794/jmbi.v11i1.55115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ee Robert, &amp; Evyanto Winda. (2022). Pengaruh Harga, Iklan Dan Kualitas Pelayanan Terhadap Keputusan Pembelian Pelumas Pada  Pt Jumbo Power International Batam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Ekonomi Dan Bisni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031–103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hirah, L. (2023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knik Persuasi Produk Susu Bayi Dalam Iklan Prancis= Persuasion Techniques of Baby Milk Products in French Advertisement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. Universitas Hasanuddin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hammad Ibnu Mubarok, O., Abdul Matin, R., Safaat, S., Studi Pendidikan Agama Islam, P., &amp; Riyadhul Jannah, S. (2024). http://bajangjournal.com/index.php/ Joel Metode Pembelajaran Bahasa Indonesia Di Sekolah Dasar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Online) Journal of Educational and Language Researc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6), 2807–2937. http://bajangjournal.com/index.php/JOEL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Nadia, V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Wacana Persuasif Pada Iklan Facial Wash Dan Relevansinya Dalam Pembelajaran Bahasa Indonesia Kelas VIII DI SMP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. Universiitas Islam Negeri Sultan Syarif Kasim Riau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draha, A. B., Telaumbanua, Y., &amp; Toyib, H. (2022). Kolaborasi Sumber Daya Manusia Dalam Pencapaian Target Dan Sasaran Kinerja Lkpj Pada Dinas Ketahanan Pangan, Pertanian Dan Perikanan Kabupaten Nias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Collaborative of Human Resources in Achieving Lkpj Targets and Performance Goals At Dinas Ketahanan Pangan Pertanian Dan Perikanan of Nias Regency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4), 1508–1516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dewi, N. (2022). Implementasi Personal Branding Smart Asn Perwujudan Bangga Melayani Di Provinsi Maluku Utar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ENTRI: Jurnal Riset Ilmia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297–303. https://doi.org/10.55681/sentri.v1i2.235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yapo, R. W., &amp; Saiahainenia, S. (2022). Pengaruh Iklan dan Enndorser terhadap Kesadaran Merek dan Hubungan dengan Keputusan Pembelian Ayam Geprek Bensu di Kota Ambo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didikan Dan Konsel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5), 1338–1348. https://core.ac.uk/download/pdf/322599509.pdf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ipit Muliyah, Dyah Aminatun, Sukma Septian Nasution, Tommy Hastomo, Setiana Sri Wahyuni Sitepu, T. (2020). No Title No Title No Title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GEEJ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spita, P. N., Samingin, F., &amp; Ekawati, M. (2019). Jenis-Jenis Wacana pada Artikel Surat Kabar Suara Merdeka Edisi September dan Oktober 2018 sebagai Materi Ajar Pembelajaran Bahasa Indonesia di SM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petisi:Riset Pendidikan Bahasa Dan Sastra Indones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33–43. http://jom.untidar.ac.id/index.php/repetisi</w:t>
      </w:r>
    </w:p>
    <w:p w:rsidR="00F61D17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tri, U. A., Siagian, I., &amp; Masyarakat, I. L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acana Persuasif Pada Poster Ikl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9077–9082.</w:t>
      </w:r>
    </w:p>
    <w:p w:rsidR="00F61D17" w:rsidRPr="000758F2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758F2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hamadany, Y., Lanta, J., &amp; Aswadi, A. (2023). Bahasa Persuasif dalam Iklan Bisnis Online di Media Sosial. </w:t>
      </w:r>
      <w:r w:rsidRPr="000758F2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Cakrawala Indonesia</w:t>
      </w:r>
      <w:r w:rsidRPr="000758F2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758F2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0758F2">
        <w:rPr>
          <w:rFonts w:ascii="Times New Roman" w:hAnsi="Times New Roman" w:cs="Times New Roman"/>
          <w:noProof/>
          <w:kern w:val="0"/>
          <w:sz w:val="24"/>
          <w:szCs w:val="24"/>
        </w:rPr>
        <w:t>(1), 87–91.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r w:rsidRPr="000758F2">
        <w:rPr>
          <w:rFonts w:ascii="Times New Roman" w:hAnsi="Times New Roman" w:cs="Times New Roman"/>
          <w:noProof/>
          <w:kern w:val="0"/>
          <w:sz w:val="24"/>
          <w:szCs w:val="24"/>
        </w:rPr>
        <w:t>https://doi.org/10.55678/jci.v8i1.961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ri, Y., &amp; Samaya, D. (2021). Analisis Wacana Persuasif Iklan Produk 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Kecantikan Pada Media &lt;Em&gt;Online Tribun Sumsel&lt;/Em&gt; Dan Implikasinya Terhadap Pembelajaran Bahasa Indonesi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Didactique Bahasa Indones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59. https://doi.org/10.52333/didactique.v2i2.873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frudin, R., Zulfamanna, Kustati, M., &amp; Sepriyanti, N. (2023). Penelitian Kualitatif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Social Science Research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, 1–15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hartatik, S., Effendy, M. H., Putikadyanto, A. P. A., &amp; Sultan, S. (2024). Potret Tubuh Perempuan dalam Iklan Body Lotion: Analisis Wacana Kritis Norman Fairclough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GHANCARAN: Jurnal Pendidikan Bahasa Dan Sastra Indonesi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227–242. https://doi.org/10.19105/ghancaran.v6i1.14330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ksma, S. N., &amp; Parnaningroem, D. W. (2022). Fungsi dan makna persuasif dalam iklan pariwisata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-Journal Identitaet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rahman, E., Satrio, A., &amp; Sofyan, H. (2020). Kajian teori dalam penelitia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ajian Teknologi Pendidikan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49–5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inggi Siang Malam Yang Beredar Di Kota Kediri Dengan Metode Spektrofotometri Uv-Vis Dila Agustina, D., Fery Yuniarto, P., An Nisa Sukmawati, D., &amp; Bin AbdKadir, M. (2024)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Kandungan Hidrokuinon Pada Handbody Lotion Whiten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35–4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le, M. Y., Kusumaningtyas, L. E., &amp; Widyaningrum, R. (2023). Studi Analisis Kemampuan Membaca dan Menulis peserta Didik Kelas II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idya Wacan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1–28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tami, A. (2021). Bab Ii Kajian Teori Dan Kerangka Pemikiran - Repo Unpas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Repository.Unpas.Ac.Id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, 10–44. http://repository.unpas.ac.id/43291/3/BAB II.pdf</w:t>
      </w:r>
    </w:p>
    <w:p w:rsidR="00F61D17" w:rsidRPr="00A0592C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joseno, A., Wijiastuti, S., &amp; Purwanto, A. (2021). Pengaruh Visualisasi Iklan Tv Terhadap Keputusan Pembelian Makanan “Produk Indofood” Pada Masyarakat Desa Ngreden Kecamatan Wonosari Kabupaten Klaten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Ganeshwara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2). https://doi.org/10.36728/jg.v1i2.1552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F61D17" w:rsidRPr="00A0592C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592C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ulandari, T. R., &amp; Hindun. (2024). Retorika Persuasif Dalam Tujuh Brand Iklan Produk Kecantikan Di Kanal Youtube. </w:t>
      </w:r>
      <w:r w:rsidRPr="00A0592C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estari: Jurnal Bahasa Dan Sastra Indonesia Serta Pengajarannya</w:t>
      </w:r>
      <w:r w:rsidRPr="00A0592C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0592C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A0592C">
        <w:rPr>
          <w:rFonts w:ascii="Times New Roman" w:hAnsi="Times New Roman" w:cs="Times New Roman"/>
          <w:noProof/>
          <w:kern w:val="0"/>
          <w:sz w:val="24"/>
          <w:szCs w:val="24"/>
        </w:rPr>
        <w:t>(1).</w:t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Yunita, N., Rahmalia, S., &amp; Najmudin, O. (2024). Kohesi Leksikal pada Wacana 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Cerita Pendek Bahasa Jepang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Bahasa Asing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7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8–18.</w:t>
      </w:r>
    </w:p>
    <w:p w:rsidR="00F61D17" w:rsidRPr="00B0408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Zidan, M. M., &amp; Khasanah, U. (2023). Gaya Bahasa dan Fungsi Iklan pada Majalah LifeWear Uniqlo.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ceeding of Undergraduate Conference on Literature, Linguistic, and Cultural Studies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814F4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(1), 437–474. https://doi.org/10.30996/u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  <w:r w:rsidRPr="00814F4B">
        <w:rPr>
          <w:rFonts w:ascii="Times New Roman" w:hAnsi="Times New Roman" w:cs="Times New Roman"/>
          <w:noProof/>
          <w:kern w:val="0"/>
          <w:sz w:val="24"/>
          <w:szCs w:val="24"/>
        </w:rPr>
        <w:t>collcs.v2i1.2478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br w:type="page"/>
      </w:r>
    </w:p>
    <w:p w:rsidR="00F61D17" w:rsidRPr="00B0408B" w:rsidRDefault="00F61D17" w:rsidP="00F61D17">
      <w:pPr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B0408B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>DOKUMENTASI</w:t>
      </w:r>
    </w:p>
    <w:p w:rsidR="00F61D17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  <w:lang w:val="en-US"/>
        </w:rPr>
        <w:drawing>
          <wp:inline distT="0" distB="0" distL="0" distR="0" wp14:anchorId="5F82093E" wp14:editId="1AA9714F">
            <wp:extent cx="4884821" cy="3729355"/>
            <wp:effectExtent l="0" t="0" r="0" b="4445"/>
            <wp:docPr id="84172509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8328" cy="3754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1D17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F61D17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  <w:lang w:val="en-US"/>
        </w:rPr>
        <w:drawing>
          <wp:inline distT="0" distB="0" distL="0" distR="0" wp14:anchorId="716C98BF" wp14:editId="6E2CC84D">
            <wp:extent cx="5034969" cy="3512820"/>
            <wp:effectExtent l="0" t="0" r="0" b="0"/>
            <wp:docPr id="37430490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9678" cy="35788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1D17" w:rsidRPr="00814F4B" w:rsidRDefault="00F61D17" w:rsidP="00F61D1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F61D17" w:rsidRDefault="00F61D17" w:rsidP="00F61D1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14F4B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  <w:r>
        <w:rPr>
          <w:noProof/>
          <w:lang w:val="en-US"/>
        </w:rPr>
        <w:drawing>
          <wp:inline distT="0" distB="0" distL="0" distR="0" wp14:anchorId="470D27FC" wp14:editId="5EC3CBAE">
            <wp:extent cx="5004000" cy="3825751"/>
            <wp:effectExtent l="0" t="0" r="6350" b="3810"/>
            <wp:docPr id="190404499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8116" cy="38824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1D17" w:rsidRDefault="00F61D17" w:rsidP="00F61D1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inline distT="0" distB="0" distL="0" distR="0" wp14:anchorId="1869C9F3" wp14:editId="2D752CCC">
            <wp:extent cx="5076400" cy="4042611"/>
            <wp:effectExtent l="0" t="0" r="0" b="0"/>
            <wp:docPr id="52941150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6656" cy="4066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1D17" w:rsidRDefault="00F61D17" w:rsidP="00F61D1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inline distT="0" distB="0" distL="0" distR="0" wp14:anchorId="03444676" wp14:editId="6D4FC0C1">
            <wp:extent cx="5101389" cy="3850005"/>
            <wp:effectExtent l="0" t="0" r="4445" b="0"/>
            <wp:docPr id="177539424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994" cy="3864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4DA6" w:rsidRDefault="00F61D17" w:rsidP="00F61D17">
      <w:pPr>
        <w:spacing w:line="480" w:lineRule="auto"/>
        <w:jc w:val="center"/>
      </w:pPr>
      <w:r>
        <w:rPr>
          <w:noProof/>
          <w:lang w:val="en-US"/>
        </w:rPr>
        <w:drawing>
          <wp:inline distT="0" distB="0" distL="0" distR="0" wp14:anchorId="27A2AC8B" wp14:editId="26C227CA">
            <wp:extent cx="5077327" cy="3777615"/>
            <wp:effectExtent l="0" t="0" r="9525" b="0"/>
            <wp:docPr id="13860440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643" cy="3809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4DA6" w:rsidRDefault="00C94DA6" w:rsidP="00C94DA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C94DA6" w:rsidRPr="0018061A" w:rsidRDefault="00C94DA6" w:rsidP="00C94DA6">
      <w:pPr>
        <w:rPr>
          <w:rFonts w:ascii="Times New Roman" w:hAnsi="Times New Roman" w:cs="Times New Roman"/>
          <w:sz w:val="24"/>
          <w:szCs w:val="24"/>
        </w:rPr>
      </w:pPr>
      <w:r w:rsidRPr="006E523E">
        <w:rPr>
          <w:rFonts w:ascii="Calibri" w:eastAsia="Calibri" w:hAnsi="Calibri" w:cs="Times New Roman"/>
          <w:noProof/>
          <w:kern w:val="0"/>
          <w:lang w:val="en-US"/>
          <w14:ligatures w14:val="none"/>
        </w:rPr>
        <w:drawing>
          <wp:anchor distT="0" distB="0" distL="114300" distR="114300" simplePos="0" relativeHeight="251659264" behindDoc="0" locked="0" layoutInCell="1" allowOverlap="1" wp14:anchorId="67EB4946" wp14:editId="4866F452">
            <wp:simplePos x="0" y="0"/>
            <wp:positionH relativeFrom="column">
              <wp:posOffset>-410166</wp:posOffset>
            </wp:positionH>
            <wp:positionV relativeFrom="paragraph">
              <wp:posOffset>-189449</wp:posOffset>
            </wp:positionV>
            <wp:extent cx="5612524" cy="8022406"/>
            <wp:effectExtent l="0" t="0" r="7620" b="0"/>
            <wp:wrapNone/>
            <wp:docPr id="4" name="Picture 4" descr="C:\Users\berkah-3\AppData\Local\Temp\Rar$DIa3128.46720\CamScanner 03-12-2025 23.02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3128.46720\CamScanner 03-12-2025 23.02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52" t="1548" r="2832"/>
                    <a:stretch/>
                  </pic:blipFill>
                  <pic:spPr bwMode="auto">
                    <a:xfrm>
                      <a:off x="0" y="0"/>
                      <a:ext cx="5617628" cy="80297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94DA6" w:rsidRPr="0018061A" w:rsidRDefault="00C94DA6" w:rsidP="00C94DA6">
      <w:pPr>
        <w:rPr>
          <w:rFonts w:ascii="Times New Roman" w:hAnsi="Times New Roman" w:cs="Times New Roman"/>
          <w:sz w:val="24"/>
          <w:szCs w:val="24"/>
        </w:rPr>
      </w:pP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0288" behindDoc="0" locked="0" layoutInCell="1" allowOverlap="1" wp14:anchorId="30B7CB3A" wp14:editId="15FC36F5">
            <wp:simplePos x="0" y="0"/>
            <wp:positionH relativeFrom="column">
              <wp:posOffset>-368125</wp:posOffset>
            </wp:positionH>
            <wp:positionV relativeFrom="paragraph">
              <wp:posOffset>-263021</wp:posOffset>
            </wp:positionV>
            <wp:extent cx="5706826" cy="7651531"/>
            <wp:effectExtent l="0" t="0" r="8255" b="6985"/>
            <wp:wrapNone/>
            <wp:docPr id="5" name="Picture 5" descr="C:\Users\berkah-3\AppData\Local\Temp\Rar$DIa3128.48037\CamScanner 03-12-2025 23.02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3128.48037\CamScanner 03-12-2025 23.02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5" r="3927"/>
                    <a:stretch/>
                  </pic:blipFill>
                  <pic:spPr bwMode="auto">
                    <a:xfrm>
                      <a:off x="0" y="0"/>
                      <a:ext cx="5706745" cy="76514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07D5020A" wp14:editId="11BBF37B">
            <wp:simplePos x="0" y="0"/>
            <wp:positionH relativeFrom="column">
              <wp:posOffset>-462236</wp:posOffset>
            </wp:positionH>
            <wp:positionV relativeFrom="paragraph">
              <wp:posOffset>-168275</wp:posOffset>
            </wp:positionV>
            <wp:extent cx="5517931" cy="7556938"/>
            <wp:effectExtent l="0" t="0" r="6985" b="6350"/>
            <wp:wrapNone/>
            <wp:docPr id="6" name="Picture 6" descr="C:\Users\berkah-3\AppData\Local\Temp\Rar$DIa3128.49434\CamScanner 03-12-2025 23.02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3128.49434\CamScanner 03-12-2025 23.02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38" t="2574" r="3579"/>
                    <a:stretch/>
                  </pic:blipFill>
                  <pic:spPr bwMode="auto">
                    <a:xfrm>
                      <a:off x="0" y="0"/>
                      <a:ext cx="5517931" cy="75569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727871D9" wp14:editId="11B48C91">
            <wp:simplePos x="0" y="0"/>
            <wp:positionH relativeFrom="column">
              <wp:posOffset>-157919</wp:posOffset>
            </wp:positionH>
            <wp:positionV relativeFrom="paragraph">
              <wp:posOffset>-368125</wp:posOffset>
            </wp:positionV>
            <wp:extent cx="5517931" cy="7914290"/>
            <wp:effectExtent l="0" t="0" r="6985" b="0"/>
            <wp:wrapNone/>
            <wp:docPr id="7" name="Picture 7" descr="C:\Users\berkah-3\AppData\Local\Temp\Rar$DIa3128.783\CamScanner 03-12-2025 23.02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3128.783\CamScanner 03-12-2025 23.02_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35" r="3680" b="2713"/>
                    <a:stretch/>
                  </pic:blipFill>
                  <pic:spPr bwMode="auto">
                    <a:xfrm>
                      <a:off x="0" y="0"/>
                      <a:ext cx="5517733" cy="7914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3360" behindDoc="0" locked="0" layoutInCell="1" allowOverlap="1" wp14:anchorId="56815E88" wp14:editId="3C1468AA">
            <wp:simplePos x="0" y="0"/>
            <wp:positionH relativeFrom="column">
              <wp:posOffset>-368125</wp:posOffset>
            </wp:positionH>
            <wp:positionV relativeFrom="paragraph">
              <wp:posOffset>-315573</wp:posOffset>
            </wp:positionV>
            <wp:extent cx="5943284" cy="8113986"/>
            <wp:effectExtent l="0" t="0" r="635" b="1905"/>
            <wp:wrapNone/>
            <wp:docPr id="8" name="Picture 8" descr="C:\Users\berkah-3\AppData\Local\Temp\Rar$DIa3128.2104\CamScanner 03-12-2025 23.02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3128.2104\CamScanner 03-12-2025 23.02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9" b="2264"/>
                    <a:stretch/>
                  </pic:blipFill>
                  <pic:spPr bwMode="auto">
                    <a:xfrm>
                      <a:off x="0" y="0"/>
                      <a:ext cx="5942965" cy="8113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4384" behindDoc="0" locked="0" layoutInCell="1" allowOverlap="1" wp14:anchorId="760012C1" wp14:editId="7BDC5D83">
            <wp:simplePos x="0" y="0"/>
            <wp:positionH relativeFrom="column">
              <wp:posOffset>-273532</wp:posOffset>
            </wp:positionH>
            <wp:positionV relativeFrom="paragraph">
              <wp:posOffset>-242001</wp:posOffset>
            </wp:positionV>
            <wp:extent cx="5717628" cy="8166123"/>
            <wp:effectExtent l="0" t="0" r="0" b="6350"/>
            <wp:wrapNone/>
            <wp:docPr id="9" name="Picture 9" descr="C:\Users\berkah-3\AppData\Local\Temp\Rar$DIa3128.4093\CamScanner 03-12-2025 23.02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3128.4093\CamScanner 03-12-2025 23.02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3" t="1521" r="2124"/>
                    <a:stretch/>
                  </pic:blipFill>
                  <pic:spPr bwMode="auto">
                    <a:xfrm>
                      <a:off x="0" y="0"/>
                      <a:ext cx="5717778" cy="8166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5408" behindDoc="0" locked="0" layoutInCell="1" allowOverlap="1" wp14:anchorId="4FFC5DE7" wp14:editId="1FAB55BD">
            <wp:simplePos x="0" y="0"/>
            <wp:positionH relativeFrom="column">
              <wp:posOffset>-399174</wp:posOffset>
            </wp:positionH>
            <wp:positionV relativeFrom="paragraph">
              <wp:posOffset>-199390</wp:posOffset>
            </wp:positionV>
            <wp:extent cx="5850493" cy="7987862"/>
            <wp:effectExtent l="0" t="0" r="0" b="0"/>
            <wp:wrapNone/>
            <wp:docPr id="10" name="Picture 10" descr="C:\Users\berkah-3\AppData\Local\Temp\Rar$DIa3128.5364\CamScanner 03-12-2025 23.02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3128.5364\CamScanner 03-12-2025 23.02_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1" t="913"/>
                    <a:stretch/>
                  </pic:blipFill>
                  <pic:spPr bwMode="auto">
                    <a:xfrm>
                      <a:off x="0" y="0"/>
                      <a:ext cx="5850493" cy="7987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94DA6" w:rsidRDefault="00C94DA6" w:rsidP="00C94DA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  <w:r>
        <w:rPr>
          <w:noProof/>
          <w:lang w:val="en-US"/>
        </w:rPr>
        <w:drawing>
          <wp:anchor distT="0" distB="0" distL="114300" distR="114300" simplePos="0" relativeHeight="251666432" behindDoc="0" locked="0" layoutInCell="1" allowOverlap="1" wp14:anchorId="0B04FFF1" wp14:editId="59DB7094">
            <wp:simplePos x="0" y="0"/>
            <wp:positionH relativeFrom="column">
              <wp:posOffset>-220980</wp:posOffset>
            </wp:positionH>
            <wp:positionV relativeFrom="paragraph">
              <wp:posOffset>-220980</wp:posOffset>
            </wp:positionV>
            <wp:extent cx="5943600" cy="7760786"/>
            <wp:effectExtent l="0" t="0" r="0" b="0"/>
            <wp:wrapNone/>
            <wp:docPr id="11" name="Picture 11" descr="C:\Users\berkah-3\AppData\Local\Temp\Rar$DIa3128.6516\CamScanner 03-12-2025 23.02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AppData\Local\Temp\Rar$DIa3128.6516\CamScanner 03-12-2025 23.02_11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760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94DA6" w:rsidRPr="0018061A" w:rsidRDefault="00C94DA6" w:rsidP="00C94DA6">
      <w:pPr>
        <w:rPr>
          <w:rFonts w:ascii="Times New Roman" w:hAnsi="Times New Roman" w:cs="Times New Roman"/>
          <w:sz w:val="24"/>
          <w:szCs w:val="24"/>
        </w:rPr>
      </w:pPr>
      <w:r w:rsidRPr="00036D68">
        <w:rPr>
          <w:rFonts w:ascii="Calibri" w:eastAsia="Calibri" w:hAnsi="Calibri" w:cs="Times New Roman"/>
          <w:noProof/>
          <w:kern w:val="0"/>
          <w:lang w:val="en-US"/>
          <w14:ligatures w14:val="none"/>
        </w:rPr>
        <w:lastRenderedPageBreak/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527AC82A" wp14:editId="4B5DCA66">
                <wp:simplePos x="0" y="0"/>
                <wp:positionH relativeFrom="column">
                  <wp:posOffset>-383693</wp:posOffset>
                </wp:positionH>
                <wp:positionV relativeFrom="paragraph">
                  <wp:posOffset>-36020</wp:posOffset>
                </wp:positionV>
                <wp:extent cx="5950424" cy="7765577"/>
                <wp:effectExtent l="0" t="0" r="0" b="6985"/>
                <wp:wrapNone/>
                <wp:docPr id="14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50424" cy="7765577"/>
                          <a:chOff x="0" y="0"/>
                          <a:chExt cx="5950424" cy="7765577"/>
                        </a:xfrm>
                      </wpg:grpSpPr>
                      <pic:pic xmlns:pic="http://schemas.openxmlformats.org/drawingml/2006/picture">
                        <pic:nvPicPr>
                          <pic:cNvPr id="12" name="Picture 12" descr="C:\Users\berkah-3\AppData\Local\Temp\Rar$DIa3128.7691\CamScanner 03-12-2025 23.02_12.jpg"/>
                          <pic:cNvPicPr>
                            <a:picLocks noChangeAspect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50424" cy="776557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3" name="Picture 13" descr="C:\Users\berkah-3\Pictures\putri.jpg"/>
                          <pic:cNvPicPr>
                            <a:picLocks noChangeAspect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353636" y="928048"/>
                            <a:ext cx="1078173" cy="14330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D349721" id="Group 14" o:spid="_x0000_s1026" style="position:absolute;margin-left:-30.2pt;margin-top:-2.85pt;width:468.55pt;height:611.45pt;z-index:251667456" coordsize="59504,7765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GyI&#10;HHPQUqfdGOmKU9DQuQoB6igAooooAKKKKAKFvBhFRg2G+Zie3tV6PGxcdMVRt5CsabixyecjGavJ&#10;jaMdMVc1rcyp7i0UUVBqNRCpyWJp1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CIhXOWJzS0EgdSBRmgAooooAKKKKAKUc2wbJFJI/GrVvxAgxjAqA&#10;TDj7uMZJz2qyhBQEHIPSqlLWxlTWlxaKKKk1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ZOCQMAmnJ90fSlooAKKKKACiiigCkmYZQyksgGSPSrcbb0Bx1qhBwrxsQ&#10;XI5IqzZSHYEIxgU5K0hJliiiikM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gkjoCaB9MUAFFFFABRRRQBlQPm+wQfmGOK040CouM8Cs9VUzh0&#10;JwOtXreTegHXHf1qpyvIyp7klNZiHUAcGnUVJq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GY8ZjhLhsBsg4q7Z4VAOfSqrQ&#10;bYAud2c9+tXkRRhgMHFVPcVh1FFFSM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A9D60LnaM9aGwBk8AUA5AI5BoAKKKKACiiigCjGsc0xdTnH6V&#10;dXO0ZyTWfZSq24qpBA21bgJd92SAOxq5qzsBNRRRUAFFFFABRRRQAUUUUAFFFFABRRRQAUUUBgeh&#10;BoAKKKKACiiigAooooAKKKKACiiigAooooAKKKKACiiigAopC+CRjpSg5GadhKSvYKKKKQw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BkoB&#10;wCBhuKdEnlRqoJIUYplwAdueoPFPjIZFIOQRQAtFFFABRRRQBBbDfkkkE9vSpx0FQxARg5++eMVK&#10;udoyMGgimrIWiiigsKKKKACiiigAooooAKKKKACiiigAooooAKKKKACiiigAooooAKKKKACijn0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pRtvZQSDxuAFXE+4PpVO3tmjkDqFCgYx3q4hyo7Gqmv&#10;eJjFLYWiiipK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CskoLDAypHX8asRjCj35qnaqyrhipPXjtVxPuD6U29bGVMWiiik&#10;ah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KFuwmiAUFVYEjPUVej4RR1wKrKNkiKRzzVpfuirlK5lT3CiiioNQooooA&#10;KKKKACiiigAooooAKKKKACiiigAooooAKKKKACiiigAooooAKKKKACiiigAooooAKKKKACiiigAo&#10;oooAKKKKACiiigAooooAKKKKACiiigAooooAKKKKACiiigAoopkkRd1ILDb6HrQA+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RiVUkDJFLRQBU80/aiSD8vtirSHKA+oqOSRXwBg56+t&#10;SIAEAHQCgBaKKKACiiigAKg9RRRRQAUUUUAFFFFABRRRQAUUUUAFFFFABRRRQAUUUUAFFFFABRRR&#10;QAUUUUAFFFFABRRRQAUUUUAFFFFABRRRQAUUUUAFFFFABRRRQAUUUUAFFFFABRRRQAUUUUAFFFFA&#10;BRRRQAUUUUAFFFFABRRRQAUUUUAFFFFABRRRQAUUUUAFFFFABRRRQAUUUUAFFFFABRRRQAUUZz0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GSpwMCnL90fSmzZIABP4U5PuDr0oAWiiigAooooAK&#10;KKKACiiigAooooAKKKKACiiigAooooAKKKKACiiigAooooAKKKKACiiigAooooAKKKKACiiigAoo&#10;ooAKKKKACiiigAooooAKKKKACiiigAooooAKKKKACiiigAooooAKKKKACiiigAooooAKKKKACiii&#10;gAooooAKKKKACiiigAooooAKKKKACiiigAooooAKKKKAEVdoxnNL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VySGwDhh1qdM7Bnk4pkwGV4AJ709Puj6UAL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RK+/IcqRUo&#10;xgY6UzyF75Ip4wAAOgoAKKKKACiiigAooooAKKKKACiiigAooooAKKKKACiiigAooooAKKKKACii&#10;igAooooAKKKKACiiigAooooAKKKKACiiigAooooAKKKKACiiigAooooAKKKKACiiigAooooAKKKK&#10;ACiiigAooooAKKKKACiiigAooooAKKKKACiiigAooooAKKKKACiiigAooooAKKKCdoJPQUAFFAOe&#10;a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orv7nfipaZNEZCOTiga3KF2A4U7mCsvOOlXrVQlvGoyQqgDPXpWfdpH5KEuQOw71fs1Ato8EkBR&#10;j8qCppWVjO8Yz3dtoVy9kGM6qMFU3uoyNxVf4iFJIHcgVgeFlt38UrLYWc6w/YxFPLLYtbMrBhtA&#10;LIpOQWJHQbR06V2U4PlOVALYOM1x3w+8T32s3Tx30lyZ1i3PG1vHHGr5AIBViT170EH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yaRkGFBJNPqG4+WQOSQBx+tAFTUfL8kMCd68Dgc1csjutIjzkqP5VnzTo+UOS2W6jAFaFjj7JHj&#10;ONo/lQU1ZJj5yBA5OcBT0GT0ryHwDcQeHfEenzJZpHFfQCNTHLC7KWeJN0m0BiS2zgngluvIHrtw&#10;T5DhSA204z0rz34WGGe8kdt7TTxnzH82N0kcbcsAqr03A554IxQSei0UUUAFFFFABRRRQAUUUUAF&#10;FFFABRRRQAUUUUAFFFFABRRRQAUUUUAFFFFABRRSYO7PbFAC0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jvsGcZqK&#10;dRgkjIPNSsAwIIzVO9uAsZB3Bj6HOKqK1KitSlbWuyESNuYj8zWtaAraxgjGFHHpWJJqThkVAS+0&#10;5Oa2rJ2e1jLAAlRn8qJrUqpG2pDqwuBaSNaiIyqMgSZ2n8ua89+FSwx+IGKKGkltmkdRNJJ9hOYx&#10;5ZDAAZCgev7v0r0a/WcwsYGjVxg/OCRjPPT2rj/A3jq48Q61JBcNEI3jZoiLRofMA28gtI2eHU9A&#10;ee1SZnb0UUUAFFFFABRRRQAUUUUAFFFFABRRRQAUUUUAFFFM8w+ZtwMUAP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2" o:spid="_x0000_s1027" type="#_x0000_t75" style="position:absolute;width:59504;height:776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7xTHrDAAAA2wAAAA8AAABkcnMvZG93bnJldi54bWxET1tLwzAUfhf8D+EIvrnUMUS6ZWMXNwZF&#10;xDr2fNacNdXmpCSx6/69EQTfzsd3PbPFYFvRkw+NYwWPowwEceV0w7WCw8f24RlEiMgaW8ek4EoB&#10;FvPbmxnm2l34nfoy1iKFcMhRgYmxy6UMlSGLYeQ64sSdnbcYE/S11B4vKdy2cpxlT9Jiw6nBYEdr&#10;Q9VX+W0VuNVqctzs3orNtSjM+rP0L/3rSan7u2E5BRFpiP/iP/dep/lj+P0lHSDnP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PvFMesMAAADbAAAADwAAAAAAAAAAAAAAAACf&#10;AgAAZHJzL2Rvd25yZXYueG1sUEsFBgAAAAAEAAQA9wAAAI8DAAAAAA==&#10;">
                  <v:imagedata r:id="rId22" o:title="CamScanner 03-12-2025 23.02_12"/>
                  <v:path arrowok="t"/>
                </v:shape>
                <v:shape id="Picture 13" o:spid="_x0000_s1028" type="#_x0000_t75" style="position:absolute;left:43536;top:9280;width:10782;height:1433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6rzJLAAAAA2wAAAA8AAABkcnMvZG93bnJldi54bWxET9uKwjAQfRf8hzDCvsiabgVZukYRQXZf&#10;LHj5gNlkbIrNpDRR698bQfBtDuc682XvGnGlLtSeFXxNMhDE2puaKwXHw+bzG0SIyAYbz6TgTgGW&#10;i+FgjoXxN97RdR8rkUI4FKjAxtgWUgZtyWGY+JY4cSffOYwJdpU0Hd5SuGtknmUz6bDm1GCxpbUl&#10;fd5fnILt/yzX5Xpzulj9W7r8Pt6WVanUx6hf/YCI1Me3+OX+M2n+FJ6/pAPk4gE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fqvMksAAAADbAAAADwAAAAAAAAAAAAAAAACfAgAA&#10;ZHJzL2Rvd25yZXYueG1sUEsFBgAAAAAEAAQA9wAAAIwDAAAAAA==&#10;">
                  <v:imagedata r:id="rId23" o:title="putri"/>
                  <v:path arrowok="t"/>
                </v:shape>
              </v:group>
            </w:pict>
          </mc:Fallback>
        </mc:AlternateContent>
      </w:r>
    </w:p>
    <w:p w:rsidR="006E478B" w:rsidRPr="00F52C8C" w:rsidRDefault="00FF56FE" w:rsidP="00F61D17">
      <w:pPr>
        <w:spacing w:line="480" w:lineRule="auto"/>
        <w:jc w:val="center"/>
      </w:pPr>
      <w:r w:rsidRPr="00F52C8C">
        <w:t xml:space="preserve"> </w:t>
      </w:r>
    </w:p>
    <w:sectPr w:rsidR="006E478B" w:rsidRPr="00F52C8C" w:rsidSect="003866F3">
      <w:headerReference w:type="even" r:id="rId24"/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943A5" w:rsidRDefault="002943A5" w:rsidP="003866F3">
      <w:pPr>
        <w:spacing w:after="0" w:line="240" w:lineRule="auto"/>
      </w:pPr>
      <w:r>
        <w:separator/>
      </w:r>
    </w:p>
  </w:endnote>
  <w:endnote w:type="continuationSeparator" w:id="0">
    <w:p w:rsidR="002943A5" w:rsidRDefault="002943A5" w:rsidP="003866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3866F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3866F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3866F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943A5" w:rsidRDefault="002943A5" w:rsidP="003866F3">
      <w:pPr>
        <w:spacing w:after="0" w:line="240" w:lineRule="auto"/>
      </w:pPr>
      <w:r>
        <w:separator/>
      </w:r>
    </w:p>
  </w:footnote>
  <w:footnote w:type="continuationSeparator" w:id="0">
    <w:p w:rsidR="002943A5" w:rsidRDefault="002943A5" w:rsidP="003866F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BB312D">
    <w:pPr>
      <w:pStyle w:val="Header"/>
    </w:pPr>
    <w:r>
      <w:rPr>
        <w:noProof/>
        <w:lang w:val="en-US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128619" o:spid="_x0000_s2071" type="#_x0000_t75" style="position:absolute;margin-left:0;margin-top:0;width:396.5pt;height:390.7pt;z-index:-2516480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BB312D">
    <w:pPr>
      <w:pStyle w:val="Header"/>
    </w:pPr>
    <w:r>
      <w:rPr>
        <w:noProof/>
        <w:lang w:val="en-US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128620" o:spid="_x0000_s2072" type="#_x0000_t75" style="position:absolute;margin-left:0;margin-top:0;width:396.5pt;height:390.7pt;z-index:-2516469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BB312D">
    <w:pPr>
      <w:pStyle w:val="Header"/>
    </w:pPr>
    <w:r>
      <w:rPr>
        <w:noProof/>
        <w:lang w:val="en-US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128618" o:spid="_x0000_s2070" type="#_x0000_t75" style="position:absolute;margin-left:0;margin-top:0;width:396.5pt;height:390.7pt;z-index:-2516490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0nD8OtWEheD97If3gChIw2D4uAIxg6CVhfyVNKbBoh3M+XUedodzRs8fyJIw26rph1suXQKv6O6ul0v3TkF4mw==" w:salt="SleegXjqKYu+S7nXbIN6kw=="/>
  <w:defaultTabStop w:val="720"/>
  <w:characterSpacingControl w:val="doNotCompress"/>
  <w:hdrShapeDefaults>
    <o:shapedefaults v:ext="edit" spidmax="207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66F3"/>
    <w:rsid w:val="002943A5"/>
    <w:rsid w:val="003866F3"/>
    <w:rsid w:val="006E478B"/>
    <w:rsid w:val="00BA1993"/>
    <w:rsid w:val="00BB312D"/>
    <w:rsid w:val="00C36DE8"/>
    <w:rsid w:val="00C94DA6"/>
    <w:rsid w:val="00CA4D30"/>
    <w:rsid w:val="00DC7805"/>
    <w:rsid w:val="00EF0485"/>
    <w:rsid w:val="00F15C5D"/>
    <w:rsid w:val="00F52C8C"/>
    <w:rsid w:val="00F61D17"/>
    <w:rsid w:val="00FF56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3"/>
    <o:shapelayout v:ext="edit">
      <o:idmap v:ext="edit" data="1"/>
    </o:shapelayout>
  </w:shapeDefaults>
  <w:decimalSymbol w:val="."/>
  <w:listSeparator w:val=","/>
  <w15:docId w15:val="{001DA4B7-5FB5-49C5-8741-B698660332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478B"/>
    <w:pPr>
      <w:spacing w:after="160" w:line="259" w:lineRule="auto"/>
    </w:pPr>
    <w:rPr>
      <w:kern w:val="2"/>
      <w:lang w:val="en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C36DE8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F048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A199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C780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866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66F3"/>
  </w:style>
  <w:style w:type="paragraph" w:styleId="Footer">
    <w:name w:val="footer"/>
    <w:basedOn w:val="Normal"/>
    <w:link w:val="FooterChar"/>
    <w:uiPriority w:val="99"/>
    <w:unhideWhenUsed/>
    <w:rsid w:val="003866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66F3"/>
  </w:style>
  <w:style w:type="paragraph" w:styleId="BalloonText">
    <w:name w:val="Balloon Text"/>
    <w:basedOn w:val="Normal"/>
    <w:link w:val="BalloonTextChar"/>
    <w:uiPriority w:val="99"/>
    <w:semiHidden/>
    <w:unhideWhenUsed/>
    <w:rsid w:val="006E47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478B"/>
    <w:rPr>
      <w:rFonts w:ascii="Tahoma" w:hAnsi="Tahoma" w:cs="Tahoma"/>
      <w:kern w:val="2"/>
      <w:sz w:val="16"/>
      <w:szCs w:val="16"/>
      <w:lang w:val="en-ID"/>
      <w14:ligatures w14:val="standardContextual"/>
    </w:rPr>
  </w:style>
  <w:style w:type="character" w:customStyle="1" w:styleId="Heading1Char">
    <w:name w:val="Heading 1 Char"/>
    <w:basedOn w:val="DefaultParagraphFont"/>
    <w:link w:val="Heading1"/>
    <w:uiPriority w:val="9"/>
    <w:rsid w:val="00C36DE8"/>
    <w:rPr>
      <w:rFonts w:ascii="Times New Roman" w:eastAsiaTheme="majorEastAsia" w:hAnsi="Times New Roman" w:cstheme="majorBidi"/>
      <w:b/>
      <w:color w:val="000000" w:themeColor="text1"/>
      <w:kern w:val="2"/>
      <w:sz w:val="24"/>
      <w:szCs w:val="32"/>
      <w:lang w:val="en-ID"/>
      <w14:ligatures w14:val="standardContextual"/>
    </w:rPr>
  </w:style>
  <w:style w:type="paragraph" w:styleId="ListParagraph">
    <w:name w:val="List Paragraph"/>
    <w:basedOn w:val="Normal"/>
    <w:uiPriority w:val="34"/>
    <w:qFormat/>
    <w:rsid w:val="00C36DE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36DE8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36DE8"/>
    <w:pPr>
      <w:outlineLvl w:val="9"/>
    </w:pPr>
    <w:rPr>
      <w:rFonts w:asciiTheme="majorHAnsi" w:hAnsiTheme="majorHAnsi"/>
      <w:b w:val="0"/>
      <w:color w:val="365F91" w:themeColor="accent1" w:themeShade="BF"/>
      <w:kern w:val="0"/>
      <w:sz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36DE8"/>
    <w:pPr>
      <w:tabs>
        <w:tab w:val="right" w:leader="dot" w:pos="7938"/>
      </w:tabs>
      <w:spacing w:after="0" w:line="480" w:lineRule="auto"/>
      <w:jc w:val="center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C36DE8"/>
    <w:pPr>
      <w:tabs>
        <w:tab w:val="right" w:leader="dot" w:pos="7938"/>
      </w:tabs>
      <w:spacing w:after="0" w:line="480" w:lineRule="auto"/>
      <w:ind w:left="220" w:firstLine="64"/>
    </w:pPr>
    <w:rPr>
      <w:rFonts w:ascii="Times New Roman" w:hAnsi="Times New Roman" w:cs="Times New Roman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C36DE8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rsid w:val="00EF0485"/>
    <w:rPr>
      <w:rFonts w:asciiTheme="majorHAnsi" w:eastAsiaTheme="majorEastAsia" w:hAnsiTheme="majorHAnsi" w:cstheme="majorBidi"/>
      <w:b/>
      <w:bCs/>
      <w:color w:val="4F81BD" w:themeColor="accent1"/>
      <w:kern w:val="2"/>
      <w:sz w:val="26"/>
      <w:szCs w:val="26"/>
      <w:lang w:val="en-ID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rsid w:val="00BA1993"/>
    <w:rPr>
      <w:rFonts w:asciiTheme="majorHAnsi" w:eastAsiaTheme="majorEastAsia" w:hAnsiTheme="majorHAnsi" w:cstheme="majorBidi"/>
      <w:b/>
      <w:bCs/>
      <w:color w:val="4F81BD" w:themeColor="accent1"/>
      <w:kern w:val="2"/>
      <w:lang w:val="en-ID"/>
      <w14:ligatures w14:val="standardContextual"/>
    </w:rPr>
  </w:style>
  <w:style w:type="table" w:styleId="TableGrid">
    <w:name w:val="Table Grid"/>
    <w:basedOn w:val="TableNormal"/>
    <w:uiPriority w:val="39"/>
    <w:rsid w:val="00FF56FE"/>
    <w:pPr>
      <w:spacing w:after="0" w:line="240" w:lineRule="auto"/>
    </w:pPr>
    <w:rPr>
      <w:kern w:val="2"/>
      <w:lang w:val="en-ID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DC7805"/>
    <w:rPr>
      <w:rFonts w:asciiTheme="majorHAnsi" w:eastAsiaTheme="majorEastAsia" w:hAnsiTheme="majorHAnsi" w:cstheme="majorBidi"/>
      <w:b/>
      <w:iCs/>
      <w:kern w:val="2"/>
      <w:lang w:val="en-ID"/>
      <w14:ligatures w14:val="standardContextual"/>
    </w:rPr>
  </w:style>
  <w:style w:type="paragraph" w:styleId="NormalWeb">
    <w:name w:val="Normal (Web)"/>
    <w:basedOn w:val="Normal"/>
    <w:uiPriority w:val="99"/>
    <w:unhideWhenUsed/>
    <w:rsid w:val="00DC7805"/>
    <w:rPr>
      <w:rFonts w:ascii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DC7805"/>
    <w:rPr>
      <w:b/>
      <w:bCs/>
    </w:rPr>
  </w:style>
  <w:style w:type="character" w:styleId="Emphasis">
    <w:name w:val="Emphasis"/>
    <w:basedOn w:val="DefaultParagraphFont"/>
    <w:uiPriority w:val="20"/>
    <w:qFormat/>
    <w:rsid w:val="00DC7805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C7805"/>
    <w:rPr>
      <w:color w:val="605E5C"/>
      <w:shd w:val="clear" w:color="auto" w:fill="E1DFDD"/>
    </w:rPr>
  </w:style>
  <w:style w:type="table" w:customStyle="1" w:styleId="GridTable5Dark-Accent61">
    <w:name w:val="Grid Table 5 Dark - Accent 61"/>
    <w:basedOn w:val="TableNormal"/>
    <w:uiPriority w:val="50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table" w:customStyle="1" w:styleId="TableGridLight1">
    <w:name w:val="Table Grid Light1"/>
    <w:basedOn w:val="TableNormal"/>
    <w:uiPriority w:val="40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31">
    <w:name w:val="Plain Table 31"/>
    <w:basedOn w:val="TableNormal"/>
    <w:uiPriority w:val="43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GridTable2-Accent51">
    <w:name w:val="Grid Table 2 - Accent 51"/>
    <w:basedOn w:val="TableNormal"/>
    <w:uiPriority w:val="47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2" w:space="0" w:color="92CDDC" w:themeColor="accent5" w:themeTint="99"/>
        <w:bottom w:val="single" w:sz="2" w:space="0" w:color="92CDDC" w:themeColor="accent5" w:themeTint="99"/>
        <w:insideH w:val="single" w:sz="2" w:space="0" w:color="92CDDC" w:themeColor="accent5" w:themeTint="99"/>
        <w:insideV w:val="single" w:sz="2" w:space="0" w:color="92CDDC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92CDD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2-Accent41">
    <w:name w:val="Grid Table 2 - Accent 41"/>
    <w:basedOn w:val="TableNormal"/>
    <w:uiPriority w:val="47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2-Accent11">
    <w:name w:val="Grid Table 2 - Accent 11"/>
    <w:basedOn w:val="TableNormal"/>
    <w:uiPriority w:val="47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2-Accent61">
    <w:name w:val="Grid Table 2 - Accent 61"/>
    <w:basedOn w:val="TableNormal"/>
    <w:uiPriority w:val="47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4-Accent61">
    <w:name w:val="Grid Table 4 - Accent 61"/>
    <w:basedOn w:val="TableNormal"/>
    <w:uiPriority w:val="49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4-Accent61">
    <w:name w:val="List Table 4 - Accent 61"/>
    <w:basedOn w:val="TableNormal"/>
    <w:uiPriority w:val="49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4-Accent51">
    <w:name w:val="List Table 4 - Accent 51"/>
    <w:basedOn w:val="TableNormal"/>
    <w:uiPriority w:val="49"/>
    <w:rsid w:val="00DC7805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5Dark-Accent61">
    <w:name w:val="List Table 5 Dark - Accent 61"/>
    <w:basedOn w:val="TableNormal"/>
    <w:uiPriority w:val="50"/>
    <w:rsid w:val="00DC7805"/>
    <w:pPr>
      <w:spacing w:after="0" w:line="240" w:lineRule="auto"/>
    </w:pPr>
    <w:rPr>
      <w:color w:val="FFFFFF" w:themeColor="background1"/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24" w:space="0" w:color="F79646" w:themeColor="accent6"/>
        <w:bottom w:val="single" w:sz="24" w:space="0" w:color="F79646" w:themeColor="accent6"/>
        <w:right w:val="single" w:sz="24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paragraph" w:customStyle="1" w:styleId="mb-2">
    <w:name w:val="mb-2"/>
    <w:basedOn w:val="Normal"/>
    <w:rsid w:val="00DC78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DC7805"/>
    <w:rPr>
      <w:color w:val="800080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C7805"/>
    <w:rPr>
      <w:color w:val="605E5C"/>
      <w:shd w:val="clear" w:color="auto" w:fill="E1DFDD"/>
    </w:rPr>
  </w:style>
  <w:style w:type="character" w:customStyle="1" w:styleId="fadeinm1hgl8">
    <w:name w:val="_fadein_m1hgl_8"/>
    <w:basedOn w:val="DefaultParagraphFont"/>
    <w:rsid w:val="00DC7805"/>
  </w:style>
  <w:style w:type="character" w:styleId="CommentReference">
    <w:name w:val="annotation reference"/>
    <w:basedOn w:val="DefaultParagraphFont"/>
    <w:uiPriority w:val="99"/>
    <w:semiHidden/>
    <w:unhideWhenUsed/>
    <w:rsid w:val="00DC78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78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7805"/>
    <w:rPr>
      <w:kern w:val="2"/>
      <w:sz w:val="20"/>
      <w:szCs w:val="20"/>
      <w:lang w:val="en-ID"/>
      <w14:ligatures w14:val="standardContextu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78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7805"/>
    <w:rPr>
      <w:b/>
      <w:bCs/>
      <w:kern w:val="2"/>
      <w:sz w:val="20"/>
      <w:szCs w:val="20"/>
      <w:lang w:val="en-ID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footer" Target="footer1.xml"/><Relationship Id="rId3" Type="http://schemas.openxmlformats.org/officeDocument/2006/relationships/webSettings" Target="webSettings.xml"/><Relationship Id="rId21" Type="http://schemas.openxmlformats.org/officeDocument/2006/relationships/image" Target="media/image16.jpeg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header" Target="header2.xml"/><Relationship Id="rId2" Type="http://schemas.openxmlformats.org/officeDocument/2006/relationships/settings" Target="settings.xml"/><Relationship Id="rId16" Type="http://schemas.openxmlformats.org/officeDocument/2006/relationships/image" Target="media/image11.jpeg"/><Relationship Id="rId20" Type="http://schemas.openxmlformats.org/officeDocument/2006/relationships/image" Target="media/image15.jpeg"/><Relationship Id="rId29" Type="http://schemas.openxmlformats.org/officeDocument/2006/relationships/footer" Target="footer3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24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header" Target="header3.xml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9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9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2317</Words>
  <Characters>13213</Characters>
  <Application>Microsoft Office Word</Application>
  <DocSecurity>0</DocSecurity>
  <Lines>110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09T03:24:00Z</dcterms:created>
  <dcterms:modified xsi:type="dcterms:W3CDTF">2026-01-09T03:24:00Z</dcterms:modified>
</cp:coreProperties>
</file>